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(160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proofErr w:type="gram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</w:t>
      </w:r>
      <w:proofErr w:type="gramStart"/>
      <w:r w:rsidRPr="00FB6C5D">
        <w:rPr>
          <w:rFonts w:ascii="Times New Roman" w:hAnsi="Times New Roman" w:cs="Times New Roman"/>
          <w:sz w:val="21"/>
          <w:szCs w:val="21"/>
          <w:lang w:val="en-GB"/>
        </w:rPr>
        <w:t>)]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FA2616" w:rsidRPr="004C3FD0" w:rsidRDefault="005A177C" w:rsidP="00F8446D">
      <w:pPr>
        <w:rPr>
          <w:rFonts w:ascii="Times New Roman" w:hAnsi="Times New Roman" w:cs="Times New Roman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B03DB2" w:rsidRPr="00124B80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OH + 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317419" w:rsidRP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0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124B80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>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D56CAD"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1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</w:t>
      </w:r>
      <w:proofErr w:type="gramStart"/>
      <w:r w:rsidRPr="00196EC6">
        <w:rPr>
          <w:rFonts w:ascii="Times New Roman" w:hAnsi="Times New Roman" w:cs="Times New Roman"/>
          <w:szCs w:val="21"/>
          <w:lang w:val="en-GB"/>
        </w:rPr>
        <w:t>)][</w:t>
      </w:r>
      <w:proofErr w:type="gramEnd"/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B54099" w:rsidRDefault="009E2311" w:rsidP="00F8446D">
      <w:pPr>
        <w:rPr>
          <w:rFonts w:ascii="Times New Roman" w:hAnsi="Times New Roman" w:cs="Times New Roman"/>
          <w:szCs w:val="21"/>
          <w:lang w:val="en-GB"/>
        </w:rPr>
      </w:pPr>
      <w:r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220932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=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3.</w:t>
      </w:r>
      <w:r w:rsidR="009F51B7">
        <w:rPr>
          <w:rFonts w:ascii="Times New Roman" w:hAnsi="Times New Roman" w:cs="Times New Roman"/>
          <w:szCs w:val="21"/>
          <w:lang w:val="en-GB"/>
        </w:rPr>
        <w:t>3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10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0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(T/300)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4.5</w:t>
      </w:r>
      <w:r w:rsidR="006412E6" w:rsidRPr="006412E6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[N</w:t>
      </w:r>
      <w:r w:rsidR="00220932" w:rsidRPr="009F51B7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]</w:t>
      </w:r>
      <w:r w:rsidR="006A3AA1">
        <w:rPr>
          <w:rFonts w:ascii="Times New Roman" w:hAnsi="Times New Roman" w:cs="Times New Roman"/>
          <w:szCs w:val="21"/>
          <w:lang w:val="en-GB"/>
        </w:rPr>
        <w:t xml:space="preserve">, </w:t>
      </w:r>
      <w:r w:rsidR="006A3AA1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6A3AA1">
        <w:rPr>
          <w:rFonts w:ascii="Times New Roman" w:hAnsi="Times New Roman" w:cs="Times New Roman"/>
          <w:szCs w:val="21"/>
          <w:lang w:val="en-GB"/>
        </w:rPr>
        <w:t>6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.</w:t>
      </w:r>
      <w:r w:rsidR="006A3AA1">
        <w:rPr>
          <w:rFonts w:ascii="Times New Roman" w:hAnsi="Times New Roman" w:cs="Times New Roman"/>
          <w:szCs w:val="21"/>
          <w:lang w:val="en-GB"/>
        </w:rPr>
        <w:t>5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×10</w:t>
      </w:r>
      <w:r w:rsidR="006A3AA1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6A3AA1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6A3AA1" w:rsidRPr="006A3AA1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cm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molecule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s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over the temperature range 220</w:t>
      </w:r>
      <w:r w:rsidR="009F51B7" w:rsidRPr="009F51B7">
        <w:rPr>
          <w:rFonts w:ascii="Times New Roman" w:hAnsi="Times New Roman" w:cs="Times New Roman"/>
          <w:szCs w:val="21"/>
          <w:lang w:val="en-GB"/>
        </w:rPr>
        <w:t>–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400 K</w:t>
      </w:r>
      <w:r w:rsidR="00014F99">
        <w:rPr>
          <w:rFonts w:ascii="Times New Roman" w:hAnsi="Times New Roman" w:cs="Times New Roman" w:hint="eastAsia"/>
          <w:szCs w:val="21"/>
          <w:lang w:val="en-GB"/>
        </w:rPr>
        <w:t>.</w:t>
      </w:r>
      <w:bookmarkStart w:id="0" w:name="_GoBack"/>
      <w:bookmarkEnd w:id="0"/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457E63" w:rsidRDefault="00457E63" w:rsidP="00F8446D">
      <w:pPr>
        <w:rPr>
          <w:rFonts w:ascii="Times New Roman" w:hAnsi="Times New Roman" w:cs="Times New Roman" w:hint="eastAsia"/>
          <w:szCs w:val="21"/>
          <w:lang w:val="en-GB"/>
        </w:rPr>
      </w:pPr>
      <w:r w:rsidRPr="00457E63">
        <w:rPr>
          <w:rFonts w:ascii="Times New Roman" w:hAnsi="Times New Roman" w:cs="Times New Roman"/>
          <w:i/>
          <w:szCs w:val="21"/>
          <w:lang w:val="en-GB"/>
        </w:rPr>
        <w:t>k</w:t>
      </w:r>
      <w:r w:rsidRPr="00457E63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457E63">
        <w:rPr>
          <w:rFonts w:ascii="Times New Roman" w:hAnsi="Times New Roman" w:cs="Times New Roman"/>
          <w:szCs w:val="21"/>
          <w:lang w:val="en-GB"/>
        </w:rPr>
        <w:t xml:space="preserve"> = 2.2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10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13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exp(600/T)</w:t>
      </w:r>
      <w:r>
        <w:rPr>
          <w:rFonts w:ascii="Times New Roman" w:hAnsi="Times New Roman" w:cs="Times New Roman"/>
          <w:szCs w:val="21"/>
          <w:lang w:val="en-GB"/>
        </w:rPr>
        <w:t xml:space="preserve">, 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5C1F89">
        <w:rPr>
          <w:rFonts w:ascii="Times New Roman" w:hAnsi="Times New Roman" w:cs="Times New Roman"/>
          <w:szCs w:val="21"/>
          <w:lang w:val="en-GB"/>
        </w:rPr>
        <w:t>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.</w:t>
      </w:r>
      <w:r w:rsidR="005C1F89">
        <w:rPr>
          <w:rFonts w:ascii="Times New Roman" w:hAnsi="Times New Roman" w:cs="Times New Roman"/>
          <w:szCs w:val="21"/>
          <w:lang w:val="en-GB"/>
        </w:rPr>
        <w:t>6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×10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5C1F89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at 298 K.</w:t>
      </w:r>
      <w:r w:rsidR="005C1F89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54099" w:rsidRPr="00196EC6" w:rsidRDefault="00B54099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4F99"/>
    <w:rsid w:val="0001779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B80"/>
    <w:rsid w:val="00124CA6"/>
    <w:rsid w:val="00127383"/>
    <w:rsid w:val="00144109"/>
    <w:rsid w:val="00153868"/>
    <w:rsid w:val="00155979"/>
    <w:rsid w:val="00156505"/>
    <w:rsid w:val="00156B85"/>
    <w:rsid w:val="001605EA"/>
    <w:rsid w:val="00171C22"/>
    <w:rsid w:val="001963E7"/>
    <w:rsid w:val="00196EC6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0932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17419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0601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61B2"/>
    <w:rsid w:val="004464FC"/>
    <w:rsid w:val="0045179A"/>
    <w:rsid w:val="00457E63"/>
    <w:rsid w:val="00461AFC"/>
    <w:rsid w:val="0046522B"/>
    <w:rsid w:val="00476187"/>
    <w:rsid w:val="00494AA5"/>
    <w:rsid w:val="004A359C"/>
    <w:rsid w:val="004B4E16"/>
    <w:rsid w:val="004B7484"/>
    <w:rsid w:val="004C1691"/>
    <w:rsid w:val="004C1A78"/>
    <w:rsid w:val="004C3FD0"/>
    <w:rsid w:val="004D4FC2"/>
    <w:rsid w:val="004E3A20"/>
    <w:rsid w:val="004E527E"/>
    <w:rsid w:val="004E76F3"/>
    <w:rsid w:val="004F0189"/>
    <w:rsid w:val="004F38CB"/>
    <w:rsid w:val="004F69DF"/>
    <w:rsid w:val="00514D9F"/>
    <w:rsid w:val="00520B86"/>
    <w:rsid w:val="005214E1"/>
    <w:rsid w:val="005268A5"/>
    <w:rsid w:val="0053555B"/>
    <w:rsid w:val="00540C49"/>
    <w:rsid w:val="0054357A"/>
    <w:rsid w:val="005518C1"/>
    <w:rsid w:val="00552A27"/>
    <w:rsid w:val="005537DD"/>
    <w:rsid w:val="00555492"/>
    <w:rsid w:val="0056411F"/>
    <w:rsid w:val="00574AE9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DEA"/>
    <w:rsid w:val="005C0EB3"/>
    <w:rsid w:val="005C1F89"/>
    <w:rsid w:val="005D0D10"/>
    <w:rsid w:val="005D49FE"/>
    <w:rsid w:val="005F1454"/>
    <w:rsid w:val="0060663A"/>
    <w:rsid w:val="00607E39"/>
    <w:rsid w:val="00610241"/>
    <w:rsid w:val="00610FEB"/>
    <w:rsid w:val="006204FB"/>
    <w:rsid w:val="0063439B"/>
    <w:rsid w:val="006412E6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3AA1"/>
    <w:rsid w:val="006A7445"/>
    <w:rsid w:val="006B3EA4"/>
    <w:rsid w:val="006B3F7F"/>
    <w:rsid w:val="006C1EEB"/>
    <w:rsid w:val="006D29D2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2311"/>
    <w:rsid w:val="009E5108"/>
    <w:rsid w:val="009E551B"/>
    <w:rsid w:val="009F0996"/>
    <w:rsid w:val="009F51B7"/>
    <w:rsid w:val="00A01331"/>
    <w:rsid w:val="00A0572E"/>
    <w:rsid w:val="00A07187"/>
    <w:rsid w:val="00A13E0C"/>
    <w:rsid w:val="00A20CD1"/>
    <w:rsid w:val="00A349F0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54099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56CAD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55CEA"/>
    <w:rsid w:val="00F63EDD"/>
    <w:rsid w:val="00F67D2D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28A948E-0B15-9E42-959B-D2CED44DEC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0</TotalTime>
  <Pages>2</Pages>
  <Words>526</Words>
  <Characters>3002</Characters>
  <Application>Microsoft Office Word</Application>
  <DocSecurity>0</DocSecurity>
  <Lines>25</Lines>
  <Paragraphs>7</Paragraphs>
  <ScaleCrop>false</ScaleCrop>
  <Company/>
  <LinksUpToDate>false</LinksUpToDate>
  <CharactersWithSpaces>3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91</cp:revision>
  <dcterms:created xsi:type="dcterms:W3CDTF">2023-02-25T15:21:00Z</dcterms:created>
  <dcterms:modified xsi:type="dcterms:W3CDTF">2023-02-26T20:03:00Z</dcterms:modified>
</cp:coreProperties>
</file>